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47BE3D2D"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 xml:space="preserve">n </w:t>
      </w:r>
      <w:commentRangeStart w:id="0"/>
      <w:commentRangeStart w:id="1"/>
      <w:r w:rsidR="000C78DC">
        <w:rPr>
          <w:rFonts w:cstheme="minorHAnsi"/>
          <w:sz w:val="24"/>
          <w:szCs w:val="24"/>
        </w:rPr>
        <w:t>increase</w:t>
      </w:r>
      <w:commentRangeEnd w:id="0"/>
      <w:r w:rsidR="00420120">
        <w:rPr>
          <w:rStyle w:val="CommentReference"/>
        </w:rPr>
        <w:commentReference w:id="0"/>
      </w:r>
      <w:commentRangeEnd w:id="1"/>
      <w:r w:rsidR="00E805C0">
        <w:rPr>
          <w:rStyle w:val="CommentReference"/>
        </w:rPr>
        <w:commentReference w:id="1"/>
      </w:r>
      <w:r w:rsidR="000C78DC">
        <w:rPr>
          <w:rFonts w:cstheme="minorHAnsi"/>
          <w:sz w:val="24"/>
          <w:szCs w:val="24"/>
        </w:rPr>
        <w:t xml:space="preserv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r w:rsidR="0067753B">
        <w:rPr>
          <w:rFonts w:cstheme="minorHAnsi"/>
          <w:sz w:val="24"/>
          <w:szCs w:val="24"/>
        </w:rPr>
        <w:t xml:space="preserve">as a whole </w:t>
      </w:r>
      <w:r w:rsidR="005828D2">
        <w:rPr>
          <w:rFonts w:cstheme="minorHAnsi"/>
          <w:sz w:val="24"/>
          <w:szCs w:val="24"/>
        </w:rPr>
        <w:t>reported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w:t>
      </w:r>
      <w:commentRangeStart w:id="2"/>
      <w:commentRangeStart w:id="3"/>
      <w:r w:rsidR="00C76D65">
        <w:rPr>
          <w:rFonts w:cstheme="minorHAnsi"/>
          <w:sz w:val="24"/>
          <w:szCs w:val="24"/>
        </w:rPr>
        <w:t>such</w:t>
      </w:r>
      <w:commentRangeEnd w:id="2"/>
      <w:r w:rsidR="00420120">
        <w:rPr>
          <w:rStyle w:val="CommentReference"/>
        </w:rPr>
        <w:commentReference w:id="2"/>
      </w:r>
      <w:commentRangeEnd w:id="3"/>
      <w:r w:rsidR="00E805C0">
        <w:rPr>
          <w:rStyle w:val="CommentReference"/>
        </w:rPr>
        <w:commentReference w:id="3"/>
      </w:r>
      <w:r w:rsidR="00C76D65">
        <w:rPr>
          <w:rFonts w:cstheme="minorHAnsi"/>
          <w:sz w:val="24"/>
          <w:szCs w:val="24"/>
        </w:rPr>
        <w:t xml:space="preserve">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D785EAA"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226A500"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ins w:id="4" w:author="Author">
        <w:r w:rsidR="00A81C5B">
          <w:rPr>
            <w:rFonts w:cstheme="minorHAnsi"/>
            <w:sz w:val="24"/>
            <w:szCs w:val="24"/>
          </w:rPr>
          <w:t>;</w:t>
        </w:r>
      </w:ins>
      <w:del w:id="5" w:author="Author">
        <w:r w:rsidR="003324D6" w:rsidDel="00A81C5B">
          <w:rPr>
            <w:rFonts w:cstheme="minorHAnsi"/>
            <w:sz w:val="24"/>
            <w:szCs w:val="24"/>
          </w:rPr>
          <w:delText>,</w:delText>
        </w:r>
      </w:del>
      <w:r w:rsidR="003324D6">
        <w:rPr>
          <w:rFonts w:cstheme="minorHAnsi"/>
          <w:sz w:val="24"/>
          <w:szCs w:val="24"/>
        </w:rPr>
        <w:t xml:space="preserve"> or</w:t>
      </w:r>
      <w:ins w:id="6" w:author="Author">
        <w:r w:rsidR="00A81C5B">
          <w:rPr>
            <w:rFonts w:cstheme="minorHAnsi"/>
            <w:sz w:val="24"/>
            <w:szCs w:val="24"/>
          </w:rPr>
          <w:t xml:space="preserve"> fishing</w:t>
        </w:r>
      </w:ins>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w:t>
      </w:r>
      <w:commentRangeStart w:id="7"/>
      <w:commentRangeStart w:id="8"/>
      <w:r w:rsidR="002E264D" w:rsidRPr="00E10DA2">
        <w:rPr>
          <w:rFonts w:cstheme="minorHAnsi"/>
          <w:sz w:val="24"/>
          <w:szCs w:val="24"/>
        </w:rPr>
        <w:t xml:space="preserve">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commentRangeEnd w:id="7"/>
      <w:r w:rsidR="00A81C5B">
        <w:rPr>
          <w:rStyle w:val="CommentReference"/>
        </w:rPr>
        <w:commentReference w:id="7"/>
      </w:r>
      <w:commentRangeEnd w:id="8"/>
      <w:r w:rsidR="00E805C0">
        <w:rPr>
          <w:rStyle w:val="CommentReference"/>
        </w:rPr>
        <w:commentReference w:id="8"/>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w:t>
      </w:r>
      <w:r w:rsidR="00826197" w:rsidRPr="00E10DA2">
        <w:rPr>
          <w:rFonts w:cstheme="minorHAnsi"/>
          <w:sz w:val="24"/>
          <w:szCs w:val="24"/>
        </w:rPr>
        <w:lastRenderedPageBreak/>
        <w:t>hydroelectric dams 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w:t>
      </w:r>
      <w:commentRangeStart w:id="9"/>
      <w:commentRangeStart w:id="10"/>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commentRangeEnd w:id="9"/>
      <w:r w:rsidR="00A81C5B">
        <w:rPr>
          <w:rStyle w:val="CommentReference"/>
        </w:rPr>
        <w:commentReference w:id="9"/>
      </w:r>
      <w:commentRangeEnd w:id="10"/>
      <w:r w:rsidR="00E805C0">
        <w:rPr>
          <w:rStyle w:val="CommentReference"/>
        </w:rPr>
        <w:commentReference w:id="10"/>
      </w:r>
      <w:r w:rsidR="00826197" w:rsidRPr="00E10DA2">
        <w:rPr>
          <w:rFonts w:cstheme="minorHAnsi"/>
          <w:sz w:val="24"/>
          <w:szCs w:val="24"/>
        </w:rPr>
        <w:t>)</w:t>
      </w:r>
      <w:r w:rsidR="00055FFE" w:rsidRPr="00E10DA2">
        <w:rPr>
          <w:rFonts w:cstheme="minorHAnsi"/>
          <w:sz w:val="24"/>
          <w:szCs w:val="24"/>
        </w:rPr>
        <w:t xml:space="preserve">. </w:t>
      </w:r>
    </w:p>
    <w:p w14:paraId="711FB740" w14:textId="09651ED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w:t>
      </w:r>
      <w:commentRangeStart w:id="11"/>
      <w:commentRangeStart w:id="12"/>
      <w:r w:rsidR="00453A1A" w:rsidRPr="00E10DA2">
        <w:rPr>
          <w:rFonts w:cstheme="minorHAnsi"/>
          <w:sz w:val="24"/>
          <w:szCs w:val="24"/>
        </w:rPr>
        <w:t xml:space="preserve">but no clear trend in the other two. </w:t>
      </w:r>
      <w:commentRangeEnd w:id="11"/>
      <w:r w:rsidR="00A81C5B">
        <w:rPr>
          <w:rStyle w:val="CommentReference"/>
        </w:rPr>
        <w:commentReference w:id="11"/>
      </w:r>
      <w:commentRangeEnd w:id="12"/>
      <w:r w:rsidR="00E805C0">
        <w:rPr>
          <w:rStyle w:val="CommentReference"/>
        </w:rPr>
        <w:commentReference w:id="12"/>
      </w:r>
      <w:r w:rsidR="00453A1A" w:rsidRPr="00E10DA2">
        <w:rPr>
          <w:rFonts w:cstheme="minorHAnsi"/>
          <w:sz w:val="24"/>
          <w:szCs w:val="24"/>
        </w:rPr>
        <w:t xml:space="preserve">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228F3746"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c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lastRenderedPageBreak/>
        <w:t xml:space="preserve">Resident Chinook </w:t>
      </w:r>
      <w:r w:rsidR="00E832E5">
        <w:rPr>
          <w:rFonts w:cstheme="minorHAnsi"/>
          <w:sz w:val="24"/>
          <w:szCs w:val="24"/>
        </w:rPr>
        <w:t>Salmon</w:t>
      </w:r>
    </w:p>
    <w:p w14:paraId="48D950D2" w14:textId="6452E050"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r>
        <w:rPr>
          <w:rFonts w:cstheme="minorHAnsi"/>
          <w:sz w:val="24"/>
          <w:szCs w:val="24"/>
        </w:rPr>
        <w:lastRenderedPageBreak/>
        <w:t>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3E3AAA81"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w:t>
      </w:r>
      <w:commentRangeStart w:id="13"/>
      <w:commentRangeStart w:id="14"/>
      <w:r w:rsidR="00816BCE">
        <w:rPr>
          <w:rFonts w:cstheme="minorHAnsi"/>
          <w:sz w:val="24"/>
          <w:szCs w:val="24"/>
        </w:rPr>
        <w:t xml:space="preserve">top five fish </w:t>
      </w:r>
      <w:commentRangeEnd w:id="13"/>
      <w:r w:rsidR="001246C0">
        <w:rPr>
          <w:rStyle w:val="CommentReference"/>
        </w:rPr>
        <w:commentReference w:id="13"/>
      </w:r>
      <w:commentRangeEnd w:id="14"/>
      <w:r w:rsidR="00E805C0">
        <w:rPr>
          <w:rStyle w:val="CommentReference"/>
        </w:rPr>
        <w:commentReference w:id="14"/>
      </w:r>
      <w:r w:rsidR="00816BCE">
        <w:rPr>
          <w:rFonts w:cstheme="minorHAnsi"/>
          <w:sz w:val="24"/>
          <w:szCs w:val="24"/>
        </w:rPr>
        <w:t xml:space="preserve">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246D2A13"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w:t>
      </w:r>
      <w:commentRangeStart w:id="15"/>
      <w:commentRangeStart w:id="16"/>
      <w:r w:rsidR="00621D52">
        <w:rPr>
          <w:rFonts w:cstheme="minorHAnsi"/>
          <w:sz w:val="24"/>
          <w:szCs w:val="24"/>
        </w:rPr>
        <w:t>systematic change</w:t>
      </w:r>
      <w:commentRangeEnd w:id="15"/>
      <w:r w:rsidR="00893F07">
        <w:rPr>
          <w:rStyle w:val="CommentReference"/>
        </w:rPr>
        <w:commentReference w:id="15"/>
      </w:r>
      <w:commentRangeEnd w:id="16"/>
      <w:r w:rsidR="00E805C0">
        <w:rPr>
          <w:rStyle w:val="CommentReference"/>
        </w:rPr>
        <w:commentReference w:id="16"/>
      </w:r>
      <w:r w:rsidR="00621D52">
        <w:rPr>
          <w:rFonts w:cstheme="minorHAnsi"/>
          <w:sz w:val="24"/>
          <w:szCs w:val="24"/>
        </w:rPr>
        <w:t xml:space="preserv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t>
      </w:r>
      <w:del w:id="17" w:author="Author">
        <w:r w:rsidR="00621D52" w:rsidDel="00F6696A">
          <w:rPr>
            <w:rFonts w:cstheme="minorHAnsi"/>
            <w:sz w:val="24"/>
            <w:szCs w:val="24"/>
          </w:rPr>
          <w:delText xml:space="preserve">that </w:delText>
        </w:r>
      </w:del>
      <w:r w:rsidR="00621D52">
        <w:rPr>
          <w:rFonts w:cstheme="minorHAnsi"/>
          <w:sz w:val="24"/>
          <w:szCs w:val="24"/>
        </w:rPr>
        <w:t>were similar to those fish caught by</w:t>
      </w:r>
      <w:r w:rsidR="00226FEC">
        <w:rPr>
          <w:rFonts w:cstheme="minorHAnsi"/>
          <w:sz w:val="24"/>
          <w:szCs w:val="24"/>
        </w:rPr>
        <w:t xml:space="preserve"> purse seines</w:t>
      </w:r>
      <w:r w:rsidR="00621D52">
        <w:rPr>
          <w:rFonts w:cstheme="minorHAnsi"/>
          <w:sz w:val="24"/>
          <w:szCs w:val="24"/>
        </w:rPr>
        <w:t>.</w:t>
      </w:r>
    </w:p>
    <w:p w14:paraId="14199E4E" w14:textId="1EA54807"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w:t>
      </w:r>
      <w:ins w:id="18" w:author="Author">
        <w:r w:rsidR="008C09F2">
          <w:rPr>
            <w:rFonts w:cstheme="minorHAnsi"/>
            <w:sz w:val="24"/>
            <w:szCs w:val="24"/>
          </w:rPr>
          <w:t>d</w:t>
        </w:r>
      </w:ins>
      <w:del w:id="19" w:author="Author">
        <w:r w:rsidR="00621D52" w:rsidDel="008C09F2">
          <w:rPr>
            <w:rFonts w:cstheme="minorHAnsi"/>
            <w:sz w:val="24"/>
            <w:szCs w:val="24"/>
          </w:rPr>
          <w:delText>d</w:delText>
        </w:r>
      </w:del>
      <w:commentRangeStart w:id="20"/>
      <w:commentRangeStart w:id="21"/>
      <w:r>
        <w:rPr>
          <w:rFonts w:cstheme="minorHAnsi"/>
          <w:sz w:val="24"/>
          <w:szCs w:val="24"/>
        </w:rPr>
        <w:t>.</w:t>
      </w:r>
      <w:commentRangeEnd w:id="20"/>
      <w:r w:rsidR="00F6696A">
        <w:rPr>
          <w:rStyle w:val="CommentReference"/>
        </w:rPr>
        <w:commentReference w:id="20"/>
      </w:r>
      <w:commentRangeEnd w:id="21"/>
      <w:r w:rsidR="002F78A7">
        <w:rPr>
          <w:rStyle w:val="CommentReference"/>
        </w:rPr>
        <w:commentReference w:id="21"/>
      </w:r>
      <w:r>
        <w:rPr>
          <w:rFonts w:cstheme="minorHAnsi"/>
          <w:sz w:val="24"/>
          <w:szCs w:val="24"/>
        </w:rPr>
        <w:t xml:space="preserve">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w:t>
      </w:r>
      <w:proofErr w:type="gramStart"/>
      <w:r>
        <w:rPr>
          <w:rFonts w:eastAsiaTheme="minorEastAsia" w:cstheme="minorHAnsi"/>
          <w:sz w:val="24"/>
          <w:szCs w:val="24"/>
        </w:rPr>
        <w:t>in a given year</w:t>
      </w:r>
      <w:proofErr w:type="gramEnd"/>
      <w:r>
        <w:rPr>
          <w:rFonts w:eastAsiaTheme="minorEastAsia" w:cstheme="minorHAnsi"/>
          <w:sz w:val="24"/>
          <w:szCs w:val="24"/>
        </w:rPr>
        <w:t xml:space="preserve">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70DF139"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w:t>
      </w:r>
      <w:commentRangeStart w:id="22"/>
      <w:r w:rsidR="000B05D9">
        <w:rPr>
          <w:rFonts w:cstheme="minorHAnsi"/>
          <w:sz w:val="24"/>
          <w:szCs w:val="24"/>
        </w:rPr>
        <w:t>1990’s</w:t>
      </w:r>
      <w:commentRangeEnd w:id="22"/>
      <w:r w:rsidR="00E805C0">
        <w:rPr>
          <w:rStyle w:val="CommentReference"/>
        </w:rPr>
        <w:commentReference w:id="22"/>
      </w:r>
      <w:ins w:id="23" w:author="Author">
        <w:r w:rsidR="00893F07">
          <w:rPr>
            <w:rFonts w:cstheme="minorHAnsi"/>
            <w:sz w:val="24"/>
            <w:szCs w:val="24"/>
          </w:rPr>
          <w:t>.</w:t>
        </w:r>
      </w:ins>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w:t>
      </w:r>
      <w:commentRangeStart w:id="24"/>
      <w:commentRangeStart w:id="25"/>
      <w:r w:rsidR="008466D6">
        <w:rPr>
          <w:rFonts w:cstheme="minorHAnsi"/>
          <w:iCs/>
          <w:sz w:val="24"/>
          <w:szCs w:val="24"/>
        </w:rPr>
        <w:t xml:space="preserve">(Fig. </w:t>
      </w:r>
      <w:r w:rsidR="001A7B87">
        <w:rPr>
          <w:rFonts w:cstheme="minorHAnsi"/>
          <w:iCs/>
          <w:sz w:val="24"/>
          <w:szCs w:val="24"/>
        </w:rPr>
        <w:t>4</w:t>
      </w:r>
      <w:r w:rsidR="008466D6">
        <w:rPr>
          <w:rFonts w:cstheme="minorHAnsi"/>
          <w:iCs/>
          <w:sz w:val="24"/>
          <w:szCs w:val="24"/>
        </w:rPr>
        <w:t xml:space="preserve">). </w:t>
      </w:r>
      <w:commentRangeEnd w:id="24"/>
      <w:r w:rsidR="005746B4">
        <w:rPr>
          <w:rStyle w:val="CommentReference"/>
        </w:rPr>
        <w:commentReference w:id="24"/>
      </w:r>
      <w:commentRangeEnd w:id="25"/>
      <w:r w:rsidR="002A508B">
        <w:rPr>
          <w:rStyle w:val="CommentReference"/>
        </w:rPr>
        <w:commentReference w:id="25"/>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commentRangeStart w:id="26"/>
      <w:commentRangeStart w:id="27"/>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 xml:space="preserve">value that was </w:t>
      </w:r>
      <w:commentRangeEnd w:id="26"/>
      <w:r w:rsidR="005746B4">
        <w:rPr>
          <w:rStyle w:val="CommentReference"/>
        </w:rPr>
        <w:commentReference w:id="26"/>
      </w:r>
      <w:commentRangeEnd w:id="27"/>
      <w:r w:rsidR="00C54D42">
        <w:rPr>
          <w:rStyle w:val="CommentReference"/>
        </w:rPr>
        <w:commentReference w:id="27"/>
      </w:r>
      <w:r w:rsidR="005523D0">
        <w:rPr>
          <w:rFonts w:cstheme="minorHAnsi"/>
          <w:iCs/>
          <w:sz w:val="24"/>
          <w:szCs w:val="24"/>
        </w:rPr>
        <w:t>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1304ACBA"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w:t>
      </w:r>
      <w:commentRangeStart w:id="28"/>
      <w:commentRangeStart w:id="29"/>
      <w:r w:rsidR="00D25BE8">
        <w:rPr>
          <w:rFonts w:cstheme="minorHAnsi"/>
          <w:sz w:val="24"/>
          <w:szCs w:val="24"/>
        </w:rPr>
        <w:t xml:space="preserve">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w:t>
      </w:r>
      <w:commentRangeEnd w:id="28"/>
      <w:r w:rsidR="001246C0">
        <w:rPr>
          <w:rStyle w:val="CommentReference"/>
        </w:rPr>
        <w:commentReference w:id="28"/>
      </w:r>
      <w:commentRangeEnd w:id="29"/>
      <w:r w:rsidR="00300B55">
        <w:rPr>
          <w:rStyle w:val="CommentReference"/>
        </w:rPr>
        <w:commentReference w:id="29"/>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16A73095"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commentRangeStart w:id="30"/>
      <w:commentRangeStart w:id="31"/>
      <w:r w:rsidR="00B22765">
        <w:rPr>
          <w:rFonts w:cstheme="minorHAnsi"/>
          <w:sz w:val="24"/>
          <w:szCs w:val="24"/>
        </w:rPr>
        <w:t xml:space="preserve">preventing us from ascribing the </w:t>
      </w:r>
      <w:r w:rsidR="00E832E5">
        <w:rPr>
          <w:rFonts w:cstheme="minorHAnsi"/>
          <w:sz w:val="24"/>
          <w:szCs w:val="24"/>
        </w:rPr>
        <w:t>observed changes in Chinook S</w:t>
      </w:r>
      <w:r w:rsidR="00B22765">
        <w:rPr>
          <w:rFonts w:cstheme="minorHAnsi"/>
          <w:sz w:val="24"/>
          <w:szCs w:val="24"/>
        </w:rPr>
        <w:t>almon mass to specific causes</w:t>
      </w:r>
      <w:commentRangeEnd w:id="30"/>
      <w:r w:rsidR="005746B4">
        <w:rPr>
          <w:rStyle w:val="CommentReference"/>
        </w:rPr>
        <w:commentReference w:id="30"/>
      </w:r>
      <w:commentRangeEnd w:id="31"/>
      <w:r w:rsidR="00F37BD8">
        <w:rPr>
          <w:rStyle w:val="CommentReference"/>
        </w:rPr>
        <w:commentReference w:id="31"/>
      </w:r>
      <w:r w:rsidR="00B22765">
        <w:rPr>
          <w:rFonts w:cstheme="minorHAnsi"/>
          <w:sz w:val="24"/>
          <w:szCs w:val="24"/>
        </w:rPr>
        <w:t xml:space="preserve">.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commentRangeStart w:id="32"/>
      <w:commentRangeStart w:id="33"/>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and the decreasing resident component in the populations</w:t>
      </w:r>
      <w:commentRangeEnd w:id="32"/>
      <w:r w:rsidR="00893F07">
        <w:rPr>
          <w:rStyle w:val="CommentReference"/>
        </w:rPr>
        <w:commentReference w:id="32"/>
      </w:r>
      <w:commentRangeEnd w:id="33"/>
      <w:r w:rsidR="009978D8">
        <w:rPr>
          <w:rStyle w:val="CommentReference"/>
        </w:rPr>
        <w:commentReference w:id="33"/>
      </w:r>
      <w:r w:rsidR="00B22765">
        <w:rPr>
          <w:rFonts w:cstheme="minorHAnsi"/>
          <w:sz w:val="24"/>
          <w:szCs w:val="24"/>
        </w:rPr>
        <w:t xml:space="preserve">,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 xml:space="preserve">oho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w:t>
      </w:r>
      <w:r w:rsidR="003F6157">
        <w:rPr>
          <w:rFonts w:cstheme="minorHAnsi"/>
          <w:sz w:val="24"/>
          <w:szCs w:val="24"/>
        </w:rPr>
        <w:lastRenderedPageBreak/>
        <w:t xml:space="preserve">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7FDC34B6"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Blackmouth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3DDF285F" w14:textId="77777777" w:rsidR="005F7BA1" w:rsidRDefault="005F7BA1" w:rsidP="00175A04">
      <w:pPr>
        <w:spacing w:after="0" w:line="480" w:lineRule="auto"/>
        <w:rPr>
          <w:rFonts w:cstheme="minorHAnsi"/>
          <w:sz w:val="24"/>
          <w:szCs w:val="24"/>
        </w:rPr>
      </w:pP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4"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34"/>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35"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35"/>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36"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36"/>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37"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37"/>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38"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38"/>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39"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39"/>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40"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40"/>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41"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41"/>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42"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42"/>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43"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43"/>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44"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44"/>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45"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45"/>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46"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46"/>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47" w:name="_ENREF_14"/>
      <w:r w:rsidRPr="00A96B4E">
        <w:rPr>
          <w:rFonts w:ascii="Calibri" w:hAnsi="Calibri" w:cs="Calibri"/>
          <w:noProof/>
          <w:szCs w:val="24"/>
        </w:rPr>
        <w:t>Jensen, H. M. 1948. Puget Sound salmon investigation. Washington Department of Fisheries.</w:t>
      </w:r>
      <w:bookmarkEnd w:id="47"/>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48" w:name="_ENREF_15"/>
      <w:r w:rsidRPr="00A96B4E">
        <w:rPr>
          <w:rFonts w:ascii="Calibri" w:hAnsi="Calibri" w:cs="Calibri"/>
          <w:noProof/>
          <w:szCs w:val="24"/>
        </w:rPr>
        <w:t>Jordan, D. S., and B. W. Evermann. 1896. The Fishes of North and Middle America. Smithsonian Institution, Washington, D. C.</w:t>
      </w:r>
      <w:bookmarkEnd w:id="48"/>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49"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49"/>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50"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50"/>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51"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51"/>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52"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52"/>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53"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53"/>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54"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54"/>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55"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55"/>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56" w:name="_ENREF_23"/>
      <w:r w:rsidRPr="00A96B4E">
        <w:rPr>
          <w:rFonts w:ascii="Calibri" w:hAnsi="Calibri" w:cs="Calibri"/>
          <w:noProof/>
          <w:szCs w:val="24"/>
        </w:rPr>
        <w:t>Oke, K. B., and coauthors. 2020. Recent declines in salmon body size impact ecosystems and fisheries. Nature Communications.</w:t>
      </w:r>
      <w:bookmarkEnd w:id="56"/>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57" w:name="_ENREF_24"/>
      <w:r w:rsidRPr="00A96B4E">
        <w:rPr>
          <w:rFonts w:ascii="Calibri" w:hAnsi="Calibri" w:cs="Calibri"/>
          <w:noProof/>
          <w:szCs w:val="24"/>
        </w:rPr>
        <w:t>Pressey, R. T. 1953. The sport fishery for salmon on Puget Sound. Fisheries Research Papers, Washington Department of Fisheries 1(1):33-48.</w:t>
      </w:r>
      <w:bookmarkEnd w:id="57"/>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58"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58"/>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59" w:name="_ENREF_26"/>
      <w:r w:rsidRPr="00A96B4E">
        <w:rPr>
          <w:rFonts w:ascii="Calibri" w:hAnsi="Calibri" w:cs="Calibri"/>
          <w:noProof/>
          <w:szCs w:val="24"/>
        </w:rPr>
        <w:t>Quinn, T. P. 2018. The Behavior and Ecology of Pacific Salmon and Trout, second edition. University of Washington Press, Seattle.</w:t>
      </w:r>
      <w:bookmarkEnd w:id="59"/>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60" w:name="_ENREF_27"/>
      <w:r w:rsidRPr="00A96B4E">
        <w:rPr>
          <w:rFonts w:ascii="Calibri" w:hAnsi="Calibri" w:cs="Calibri"/>
          <w:noProof/>
          <w:szCs w:val="24"/>
        </w:rPr>
        <w:t>Quinn, T. P. 2021. Differential migration in Pacific salmon and trout: Patterns and hypotheses. Animal Migration 8:1-18.</w:t>
      </w:r>
      <w:bookmarkEnd w:id="60"/>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61"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61"/>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62"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62"/>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63"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63"/>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64"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64"/>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65" w:name="_ENREF_32"/>
      <w:r w:rsidRPr="00A96B4E">
        <w:rPr>
          <w:rFonts w:ascii="Calibri" w:hAnsi="Calibri" w:cs="Calibri"/>
          <w:noProof/>
          <w:szCs w:val="24"/>
        </w:rPr>
        <w:t>Ricker, W. E. 1981. Changes in the average size and average age of Pacific salmon. Canadian Journal of Fisheries and Aquatic Sciences 38:1636-1656.</w:t>
      </w:r>
      <w:bookmarkEnd w:id="65"/>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66"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66"/>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67"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67"/>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68"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68"/>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69"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69"/>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70"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70"/>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71"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71"/>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72"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72"/>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73"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73"/>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74"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74"/>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75"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75"/>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76"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76"/>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77"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77"/>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78"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78"/>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79"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79"/>
    </w:p>
    <w:p w14:paraId="215A3C2F" w14:textId="77777777" w:rsidR="00A96B4E" w:rsidRPr="00A96B4E" w:rsidRDefault="00A96B4E" w:rsidP="00A96B4E">
      <w:pPr>
        <w:spacing w:line="240" w:lineRule="auto"/>
        <w:ind w:left="720" w:hanging="720"/>
        <w:rPr>
          <w:rFonts w:ascii="Calibri" w:hAnsi="Calibri" w:cs="Calibri"/>
          <w:noProof/>
          <w:szCs w:val="24"/>
        </w:rPr>
      </w:pPr>
      <w:bookmarkStart w:id="80"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80"/>
    </w:p>
    <w:p w14:paraId="632F9EB6" w14:textId="33FD8EC0" w:rsidR="00A96B4E" w:rsidRDefault="00A96B4E" w:rsidP="00A96B4E">
      <w:pPr>
        <w:spacing w:line="240" w:lineRule="auto"/>
        <w:rPr>
          <w:rFonts w:ascii="Calibri" w:hAnsi="Calibri" w:cs="Calibri"/>
          <w:noProof/>
          <w:szCs w:val="24"/>
        </w:rPr>
      </w:pPr>
    </w:p>
    <w:p w14:paraId="0CC6CA95" w14:textId="2B70DA3C"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06DA7D9B" w14:textId="77777777" w:rsidR="00300B55" w:rsidRDefault="00300B55">
      <w:pPr>
        <w:pStyle w:val="CommentText"/>
      </w:pPr>
      <w:r>
        <w:rPr>
          <w:rStyle w:val="CommentReference"/>
        </w:rPr>
        <w:annotationRef/>
      </w:r>
      <w:r>
        <w:t>Would this be a decrease if going from high to low</w:t>
      </w:r>
    </w:p>
    <w:p w14:paraId="5A83AA51" w14:textId="77777777" w:rsidR="00300B55" w:rsidRDefault="00300B55">
      <w:pPr>
        <w:pStyle w:val="CommentText"/>
      </w:pPr>
    </w:p>
    <w:p w14:paraId="6B38EDEE" w14:textId="2DB667F9" w:rsidR="00300B55" w:rsidRDefault="00300B55">
      <w:pPr>
        <w:pStyle w:val="CommentText"/>
      </w:pPr>
      <w:r>
        <w:t>Or is it an increase from a low to a high?</w:t>
      </w:r>
    </w:p>
  </w:comment>
  <w:comment w:id="1" w:author="Author" w:initials="A">
    <w:p w14:paraId="63E1081A" w14:textId="7C71507E" w:rsidR="00300B55" w:rsidRDefault="00300B55">
      <w:pPr>
        <w:pStyle w:val="CommentText"/>
      </w:pPr>
      <w:r>
        <w:rPr>
          <w:rStyle w:val="CommentReference"/>
        </w:rPr>
        <w:annotationRef/>
      </w:r>
      <w:r>
        <w:t>Edited for clarity to indicate both ups and downs</w:t>
      </w:r>
    </w:p>
  </w:comment>
  <w:comment w:id="2" w:author="Author" w:initials="A">
    <w:p w14:paraId="3F99D143" w14:textId="0C5989E2" w:rsidR="00300B55" w:rsidRDefault="00300B55">
      <w:pPr>
        <w:pStyle w:val="CommentText"/>
      </w:pPr>
      <w:r>
        <w:rPr>
          <w:rStyle w:val="CommentReference"/>
        </w:rPr>
        <w:annotationRef/>
      </w:r>
      <w:r>
        <w:t>Suggest be specific again and say “size trends” since it’s the concluding statement</w:t>
      </w:r>
    </w:p>
  </w:comment>
  <w:comment w:id="3" w:author="Author" w:initials="A">
    <w:p w14:paraId="6BB1DBB0" w14:textId="54A74851" w:rsidR="00300B55" w:rsidRDefault="00300B55">
      <w:pPr>
        <w:pStyle w:val="CommentText"/>
      </w:pPr>
      <w:r>
        <w:rPr>
          <w:rStyle w:val="CommentReference"/>
        </w:rPr>
        <w:annotationRef/>
      </w:r>
      <w:r>
        <w:t>Done</w:t>
      </w:r>
    </w:p>
  </w:comment>
  <w:comment w:id="7" w:author="Author" w:initials="A">
    <w:p w14:paraId="3474C678" w14:textId="3E345CF2" w:rsidR="00300B55" w:rsidRDefault="00300B55">
      <w:pPr>
        <w:pStyle w:val="CommentText"/>
      </w:pPr>
      <w:r>
        <w:rPr>
          <w:rStyle w:val="CommentReference"/>
        </w:rPr>
        <w:annotationRef/>
      </w:r>
      <w:r>
        <w:t>Citation?</w:t>
      </w:r>
    </w:p>
  </w:comment>
  <w:comment w:id="8" w:author="Author" w:initials="A">
    <w:p w14:paraId="46C960D6" w14:textId="020CA0F9" w:rsidR="00300B55" w:rsidRDefault="00300B55">
      <w:pPr>
        <w:pStyle w:val="CommentText"/>
      </w:pPr>
      <w:r>
        <w:rPr>
          <w:rStyle w:val="CommentReference"/>
        </w:rPr>
        <w:annotationRef/>
      </w:r>
      <w:r>
        <w:t>We substantially expanded the text and citations on this issue, and appreciate this suggestion. The revised draft is clearer and more complete.</w:t>
      </w:r>
    </w:p>
  </w:comment>
  <w:comment w:id="9" w:author="Author" w:initials="A">
    <w:p w14:paraId="4ECF845B" w14:textId="523F3651" w:rsidR="00300B55" w:rsidRDefault="00300B55">
      <w:pPr>
        <w:pStyle w:val="CommentText"/>
      </w:pPr>
      <w:r>
        <w:rPr>
          <w:rStyle w:val="CommentReference"/>
        </w:rPr>
        <w:annotationRef/>
      </w:r>
      <w:r>
        <w:t xml:space="preserve">If Quinn 2018 covers everything in paragraph above, feel free to ignore my earlier comment for citation. I believe the shifting hatchery proportions has been difficult to nail down in several regions/species, but I could be wrong. </w:t>
      </w:r>
    </w:p>
  </w:comment>
  <w:comment w:id="10" w:author="Author" w:initials="A">
    <w:p w14:paraId="1046279F" w14:textId="2986286B" w:rsidR="00300B55" w:rsidRDefault="00300B55">
      <w:pPr>
        <w:pStyle w:val="CommentText"/>
      </w:pPr>
      <w:r>
        <w:rPr>
          <w:rStyle w:val="CommentReference"/>
        </w:rPr>
        <w:annotationRef/>
      </w:r>
      <w:r>
        <w:t>As above, we modified this paragraph to give more specific citations for different points being made, though Quinn (2018) did review them as well.</w:t>
      </w:r>
    </w:p>
  </w:comment>
  <w:comment w:id="11" w:author="Author" w:initials="A">
    <w:p w14:paraId="5B75605E" w14:textId="4941A836" w:rsidR="00300B55" w:rsidRDefault="00300B55">
      <w:pPr>
        <w:pStyle w:val="CommentText"/>
      </w:pPr>
      <w:r>
        <w:rPr>
          <w:rStyle w:val="CommentReference"/>
        </w:rPr>
        <w:annotationRef/>
      </w:r>
      <w:r>
        <w:t>Could delete</w:t>
      </w:r>
    </w:p>
  </w:comment>
  <w:comment w:id="12" w:author="Author" w:initials="A">
    <w:p w14:paraId="2AF14DC8" w14:textId="223FE16B" w:rsidR="00300B55" w:rsidRDefault="00300B55">
      <w:pPr>
        <w:pStyle w:val="CommentText"/>
      </w:pPr>
      <w:r>
        <w:rPr>
          <w:rStyle w:val="CommentReference"/>
        </w:rPr>
        <w:annotationRef/>
      </w:r>
      <w:r>
        <w:t>Done</w:t>
      </w:r>
    </w:p>
    <w:p w14:paraId="07B77947" w14:textId="77777777" w:rsidR="00300B55" w:rsidRDefault="00300B55">
      <w:pPr>
        <w:pStyle w:val="CommentText"/>
      </w:pPr>
    </w:p>
  </w:comment>
  <w:comment w:id="13" w:author="Author" w:initials="A">
    <w:p w14:paraId="584B1A02" w14:textId="2DE400D4" w:rsidR="00300B55" w:rsidRDefault="00300B55">
      <w:pPr>
        <w:pStyle w:val="CommentText"/>
      </w:pPr>
      <w:r>
        <w:rPr>
          <w:rStyle w:val="CommentReference"/>
        </w:rPr>
        <w:annotationRef/>
      </w:r>
      <w:r>
        <w:t xml:space="preserve">Why just top 5, does this have something to do with sample size across years or a mass cut off? I guess I can </w:t>
      </w:r>
      <w:proofErr w:type="spellStart"/>
      <w:r>
        <w:t>deduce</w:t>
      </w:r>
      <w:proofErr w:type="spellEnd"/>
      <w:r>
        <w:t xml:space="preserve"> from other points made in this paragraph, but it would be helpful to include a reason in this statement. In general, the sample size for this study seems quite low to account for any potential sampling bias, but understandable if it’s the only data available. </w:t>
      </w:r>
    </w:p>
  </w:comment>
  <w:comment w:id="14" w:author="Author" w:initials="A">
    <w:p w14:paraId="544C0E80" w14:textId="40C0EDA0" w:rsidR="00300B55" w:rsidRDefault="00300B55">
      <w:pPr>
        <w:pStyle w:val="CommentText"/>
      </w:pPr>
      <w:r>
        <w:rPr>
          <w:rStyle w:val="CommentReference"/>
        </w:rPr>
        <w:annotationRef/>
      </w:r>
      <w:r>
        <w:t>The revised text makes clear that all fish were weighed but permanent records only retained for the largest five, so that is what we used.</w:t>
      </w:r>
    </w:p>
    <w:p w14:paraId="4468EF83" w14:textId="77777777" w:rsidR="00300B55" w:rsidRDefault="00300B55">
      <w:pPr>
        <w:pStyle w:val="CommentText"/>
      </w:pPr>
    </w:p>
  </w:comment>
  <w:comment w:id="15" w:author="Author" w:initials="A">
    <w:p w14:paraId="17FC3D80" w14:textId="372FD8F1" w:rsidR="00300B55" w:rsidRDefault="00300B55">
      <w:pPr>
        <w:pStyle w:val="CommentText"/>
      </w:pPr>
      <w:r>
        <w:rPr>
          <w:rStyle w:val="CommentReference"/>
        </w:rPr>
        <w:annotationRef/>
      </w:r>
      <w:r>
        <w:t xml:space="preserve">“systematic trend” makes sense in its use later on in the paper, but “systematic change” maybe implies something else? </w:t>
      </w:r>
    </w:p>
  </w:comment>
  <w:comment w:id="16" w:author="Author" w:initials="A">
    <w:p w14:paraId="629651A7" w14:textId="7C45A649" w:rsidR="00300B55" w:rsidRDefault="00300B55">
      <w:pPr>
        <w:pStyle w:val="CommentText"/>
      </w:pPr>
      <w:r>
        <w:rPr>
          <w:rStyle w:val="CommentReference"/>
        </w:rPr>
        <w:annotationRef/>
      </w:r>
      <w:r>
        <w:t xml:space="preserve">Change accepted </w:t>
      </w:r>
    </w:p>
  </w:comment>
  <w:comment w:id="20" w:author="Author" w:initials="A">
    <w:p w14:paraId="311FB54F" w14:textId="79776D77" w:rsidR="00300B55" w:rsidRDefault="00300B55">
      <w:pPr>
        <w:pStyle w:val="CommentText"/>
      </w:pPr>
      <w:r>
        <w:rPr>
          <w:rStyle w:val="CommentReference"/>
        </w:rPr>
        <w:annotationRef/>
      </w:r>
      <w:r>
        <w:t>Would be helpful to provide a state-space model citation relevant to this analysis</w:t>
      </w:r>
    </w:p>
  </w:comment>
  <w:comment w:id="21" w:author="Author" w:initials="A">
    <w:p w14:paraId="1D96C1C8" w14:textId="3A31DB7E" w:rsidR="002F78A7" w:rsidRDefault="002F78A7">
      <w:pPr>
        <w:pStyle w:val="CommentText"/>
      </w:pPr>
      <w:r>
        <w:rPr>
          <w:rStyle w:val="CommentReference"/>
        </w:rPr>
        <w:annotationRef/>
      </w:r>
      <w:r w:rsidR="008C09F2">
        <w:t>We included a citation to this reference:</w:t>
      </w:r>
      <w:r w:rsidR="008C09F2">
        <w:br/>
      </w:r>
      <w:r w:rsidR="008C09F2">
        <w:br/>
      </w:r>
      <w:r w:rsidRPr="002F78A7">
        <w:t>Auger-</w:t>
      </w:r>
      <w:proofErr w:type="spellStart"/>
      <w:r w:rsidRPr="002F78A7">
        <w:t>Méthé</w:t>
      </w:r>
      <w:proofErr w:type="spellEnd"/>
      <w:r w:rsidRPr="002F78A7">
        <w:t xml:space="preserve">, M., Newman, K., Cole, D., </w:t>
      </w:r>
      <w:proofErr w:type="spellStart"/>
      <w:r w:rsidRPr="002F78A7">
        <w:t>Empacher</w:t>
      </w:r>
      <w:proofErr w:type="spellEnd"/>
      <w:r w:rsidRPr="002F78A7">
        <w:t xml:space="preserve">, F., </w:t>
      </w:r>
      <w:proofErr w:type="spellStart"/>
      <w:r w:rsidRPr="002F78A7">
        <w:t>Gryba</w:t>
      </w:r>
      <w:proofErr w:type="spellEnd"/>
      <w:r w:rsidRPr="002F78A7">
        <w:t xml:space="preserve">, R., King, A. A., Leos-Barajas, V., Mills </w:t>
      </w:r>
      <w:proofErr w:type="spellStart"/>
      <w:r w:rsidRPr="002F78A7">
        <w:t>Flemming</w:t>
      </w:r>
      <w:proofErr w:type="spellEnd"/>
      <w:r w:rsidRPr="002F78A7">
        <w:t xml:space="preserve">, J., Nielsen, A., </w:t>
      </w:r>
      <w:proofErr w:type="spellStart"/>
      <w:r w:rsidRPr="002F78A7">
        <w:t>Petris</w:t>
      </w:r>
      <w:proofErr w:type="spellEnd"/>
      <w:r w:rsidRPr="002F78A7">
        <w:t xml:space="preserve">, G., and Thomas, </w:t>
      </w:r>
      <w:proofErr w:type="gramStart"/>
      <w:r w:rsidRPr="002F78A7">
        <w:t>L..</w:t>
      </w:r>
      <w:proofErr w:type="gramEnd"/>
      <w:r w:rsidRPr="002F78A7">
        <w:t xml:space="preserve"> 2021. A guide to state–space modeling of ecological time series. Ecological Monographs https://doi.org/10.1002/ecm.1470</w:t>
      </w:r>
    </w:p>
  </w:comment>
  <w:comment w:id="22" w:author="Author" w:initials="A">
    <w:p w14:paraId="11055237" w14:textId="7B6BE12B" w:rsidR="00300B55" w:rsidRDefault="00300B55">
      <w:pPr>
        <w:pStyle w:val="CommentText"/>
      </w:pPr>
      <w:r>
        <w:rPr>
          <w:rStyle w:val="CommentReference"/>
        </w:rPr>
        <w:annotationRef/>
      </w:r>
      <w:r>
        <w:t>Missing period has been added</w:t>
      </w:r>
    </w:p>
  </w:comment>
  <w:comment w:id="24" w:author="Author" w:initials="A">
    <w:p w14:paraId="4F2B92E9" w14:textId="58745A60" w:rsidR="00300B55" w:rsidRDefault="00300B55">
      <w:pPr>
        <w:pStyle w:val="CommentText"/>
      </w:pPr>
      <w:r>
        <w:rPr>
          <w:rStyle w:val="CommentReference"/>
        </w:rPr>
        <w:annotationRef/>
      </w:r>
      <w:r>
        <w:t>This validation is visual based on the reference to the figure, but can you produce non-significant correlation coefficient during periods of interest.</w:t>
      </w:r>
    </w:p>
  </w:comment>
  <w:comment w:id="25" w:author="Author" w:initials="A">
    <w:p w14:paraId="52F1975C" w14:textId="358175A2" w:rsidR="002A508B" w:rsidRDefault="002A508B">
      <w:pPr>
        <w:pStyle w:val="CommentText"/>
      </w:pPr>
      <w:r>
        <w:rPr>
          <w:rStyle w:val="CommentReference"/>
        </w:rPr>
        <w:annotationRef/>
      </w:r>
      <w:r>
        <w:t xml:space="preserve">The validation is not based upon visual inspection, but rather differences in </w:t>
      </w:r>
      <w:proofErr w:type="spellStart"/>
      <w:r>
        <w:t>AICc</w:t>
      </w:r>
      <w:proofErr w:type="spellEnd"/>
      <w:r>
        <w:t xml:space="preserve"> between the models with 1 and 2 unique states. Specifically, the model with 2 unique states is ~35 units less than a model with only one common state. We have revised the wording in this paragraph to make that </w:t>
      </w:r>
      <w:proofErr w:type="gramStart"/>
      <w:r>
        <w:t>more clear</w:t>
      </w:r>
      <w:proofErr w:type="gramEnd"/>
      <w:r>
        <w:t>.</w:t>
      </w:r>
    </w:p>
  </w:comment>
  <w:comment w:id="26" w:author="Author" w:initials="A">
    <w:p w14:paraId="0427DC2A" w14:textId="46065765" w:rsidR="00300B55" w:rsidRDefault="00300B55">
      <w:pPr>
        <w:pStyle w:val="CommentText"/>
      </w:pPr>
      <w:r>
        <w:rPr>
          <w:rStyle w:val="CommentReference"/>
        </w:rPr>
        <w:annotationRef/>
      </w:r>
      <w:r>
        <w:t xml:space="preserve">Would be helpful to have a model table reference, even if </w:t>
      </w:r>
      <w:proofErr w:type="spellStart"/>
      <w:r>
        <w:t>its</w:t>
      </w:r>
      <w:proofErr w:type="spellEnd"/>
      <w:r>
        <w:t xml:space="preserve"> in appendix. </w:t>
      </w:r>
    </w:p>
  </w:comment>
  <w:comment w:id="27" w:author="Author" w:initials="A">
    <w:p w14:paraId="7621A772" w14:textId="7DBF3B63" w:rsidR="00C54D42" w:rsidRDefault="00C54D42">
      <w:pPr>
        <w:pStyle w:val="CommentText"/>
      </w:pPr>
      <w:r>
        <w:rPr>
          <w:rStyle w:val="CommentReference"/>
        </w:rPr>
        <w:annotationRef/>
      </w:r>
      <w:r>
        <w:t xml:space="preserve">Yes—we have added a table of model selection </w:t>
      </w:r>
      <w:r>
        <w:t>results.</w:t>
      </w:r>
    </w:p>
  </w:comment>
  <w:comment w:id="28" w:author="Author" w:initials="A">
    <w:p w14:paraId="6ACF012F" w14:textId="028C4B11" w:rsidR="00300B55" w:rsidRDefault="00300B55">
      <w:pPr>
        <w:pStyle w:val="CommentText"/>
      </w:pPr>
      <w:r>
        <w:rPr>
          <w:rStyle w:val="CommentReference"/>
        </w:rPr>
        <w:annotationRef/>
      </w:r>
      <w:r>
        <w:t>This seems a bit more complex than given credit. For instance, the environmental factors in Puget Sound are vastly different than to those experienced by non-resident chinook. What would future research/retrospection want to focus on given those differences?</w:t>
      </w:r>
    </w:p>
  </w:comment>
  <w:comment w:id="29" w:author="Author" w:initials="A">
    <w:p w14:paraId="31519E35" w14:textId="05BA00BF" w:rsidR="00300B55" w:rsidRDefault="00300B55">
      <w:pPr>
        <w:pStyle w:val="CommentText"/>
      </w:pPr>
      <w:r>
        <w:rPr>
          <w:rStyle w:val="CommentReference"/>
        </w:rPr>
        <w:annotationRef/>
      </w:r>
      <w:r>
        <w:t xml:space="preserve">In this sentence we were referring to the paper by </w:t>
      </w:r>
      <w:proofErr w:type="spellStart"/>
      <w:r>
        <w:t>Oke</w:t>
      </w:r>
      <w:proofErr w:type="spellEnd"/>
      <w:r>
        <w:t xml:space="preserve"> et al. rather than our data, and think the sentence is sufficient, given the information that we provide that pertains to our data, Washington, etc. later in the Discussion.</w:t>
      </w:r>
    </w:p>
  </w:comment>
  <w:comment w:id="30" w:author="Author" w:initials="A">
    <w:p w14:paraId="1F1450D3" w14:textId="27347CF6" w:rsidR="00300B55" w:rsidRDefault="00300B55">
      <w:pPr>
        <w:pStyle w:val="CommentText"/>
      </w:pPr>
      <w:r>
        <w:rPr>
          <w:rStyle w:val="CommentReference"/>
        </w:rPr>
        <w:annotationRef/>
      </w:r>
      <w:r>
        <w:t>But you did not test any potential covariates to infer a cause or factor correlation?</w:t>
      </w:r>
    </w:p>
  </w:comment>
  <w:comment w:id="31" w:author="Author" w:initials="A">
    <w:p w14:paraId="32514CB2" w14:textId="3A62157F" w:rsidR="00F37BD8" w:rsidRDefault="00F37BD8">
      <w:pPr>
        <w:pStyle w:val="CommentText"/>
      </w:pPr>
      <w:r>
        <w:rPr>
          <w:rStyle w:val="CommentReference"/>
        </w:rPr>
        <w:annotationRef/>
      </w:r>
      <w:r>
        <w:t xml:space="preserve">The short answer is “no, we did not </w:t>
      </w:r>
      <w:r w:rsidR="009978D8">
        <w:t>run correlations. The longer answer to this valid question is that would have taken the paper in a different and much longer direction. Our goal here was to get the information about, and from, this remarkable derby out in the open. Thus we kept this pretty narrowly focused and short. An attempt to find correlations would necessarily entail data on surrogates for growth. Other than temperature, the data are actually pretty weak for Puget Sound, especially for this long period of record. We may consider such analyses later, however, and do appreciate this comment. We now note, in the text, some of these reasons.</w:t>
      </w:r>
    </w:p>
  </w:comment>
  <w:comment w:id="32" w:author="Author" w:initials="A">
    <w:p w14:paraId="299F7257" w14:textId="3D903894" w:rsidR="00300B55" w:rsidRDefault="00300B55">
      <w:pPr>
        <w:pStyle w:val="CommentText"/>
      </w:pPr>
      <w:r>
        <w:rPr>
          <w:rStyle w:val="CommentReference"/>
        </w:rPr>
        <w:annotationRef/>
      </w:r>
      <w:r>
        <w:t xml:space="preserve">I would also suggest that the lack of correspondence may be due to sample size differences. </w:t>
      </w:r>
    </w:p>
  </w:comment>
  <w:comment w:id="33" w:author="Author" w:initials="A">
    <w:p w14:paraId="33F6A7F8" w14:textId="1DEAB75B" w:rsidR="009978D8" w:rsidRDefault="009978D8">
      <w:pPr>
        <w:pStyle w:val="CommentText"/>
      </w:pPr>
      <w:r>
        <w:rPr>
          <w:rStyle w:val="CommentReference"/>
        </w:rPr>
        <w:annotationRef/>
      </w:r>
      <w:r>
        <w:t>Well, in terms of numbers of years (&gt; 40 in common) there is considerable power to detect a correlation between the two, so we are not sure we agree with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38EDEE" w15:done="0"/>
  <w15:commentEx w15:paraId="63E1081A" w15:paraIdParent="6B38EDEE" w15:done="0"/>
  <w15:commentEx w15:paraId="3F99D143" w15:done="0"/>
  <w15:commentEx w15:paraId="6BB1DBB0" w15:paraIdParent="3F99D143" w15:done="0"/>
  <w15:commentEx w15:paraId="3474C678" w15:done="0"/>
  <w15:commentEx w15:paraId="46C960D6" w15:paraIdParent="3474C678" w15:done="0"/>
  <w15:commentEx w15:paraId="4ECF845B" w15:done="0"/>
  <w15:commentEx w15:paraId="1046279F" w15:paraIdParent="4ECF845B" w15:done="0"/>
  <w15:commentEx w15:paraId="5B75605E" w15:done="0"/>
  <w15:commentEx w15:paraId="07B77947" w15:paraIdParent="5B75605E" w15:done="0"/>
  <w15:commentEx w15:paraId="584B1A02" w15:done="0"/>
  <w15:commentEx w15:paraId="4468EF83" w15:paraIdParent="584B1A02" w15:done="0"/>
  <w15:commentEx w15:paraId="17FC3D80" w15:done="0"/>
  <w15:commentEx w15:paraId="629651A7" w15:paraIdParent="17FC3D80" w15:done="0"/>
  <w15:commentEx w15:paraId="311FB54F" w15:done="0"/>
  <w15:commentEx w15:paraId="1D96C1C8" w15:paraIdParent="311FB54F" w15:done="0"/>
  <w15:commentEx w15:paraId="11055237" w15:done="0"/>
  <w15:commentEx w15:paraId="4F2B92E9" w15:done="0"/>
  <w15:commentEx w15:paraId="52F1975C" w15:paraIdParent="4F2B92E9" w15:done="0"/>
  <w15:commentEx w15:paraId="0427DC2A" w15:done="0"/>
  <w15:commentEx w15:paraId="7621A772" w15:paraIdParent="0427DC2A" w15:done="0"/>
  <w15:commentEx w15:paraId="6ACF012F" w15:done="0"/>
  <w15:commentEx w15:paraId="31519E35" w15:paraIdParent="6ACF012F" w15:done="0"/>
  <w15:commentEx w15:paraId="1F1450D3" w15:done="0"/>
  <w15:commentEx w15:paraId="32514CB2" w15:paraIdParent="1F1450D3" w15:done="0"/>
  <w15:commentEx w15:paraId="299F7257" w15:done="0"/>
  <w15:commentEx w15:paraId="33F6A7F8" w15:paraIdParent="299F72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38EDEE" w16cid:durableId="25113860"/>
  <w16cid:commentId w16cid:paraId="63E1081A" w16cid:durableId="252796E9"/>
  <w16cid:commentId w16cid:paraId="3F99D143" w16cid:durableId="251139A0"/>
  <w16cid:commentId w16cid:paraId="6BB1DBB0" w16cid:durableId="252796EB"/>
  <w16cid:commentId w16cid:paraId="3474C678" w16cid:durableId="25117626"/>
  <w16cid:commentId w16cid:paraId="46C960D6" w16cid:durableId="252796ED"/>
  <w16cid:commentId w16cid:paraId="4ECF845B" w16cid:durableId="2511769F"/>
  <w16cid:commentId w16cid:paraId="1046279F" w16cid:durableId="252796EF"/>
  <w16cid:commentId w16cid:paraId="5B75605E" w16cid:durableId="251177FC"/>
  <w16cid:commentId w16cid:paraId="07B77947" w16cid:durableId="252796F1"/>
  <w16cid:commentId w16cid:paraId="584B1A02" w16cid:durableId="25141B95"/>
  <w16cid:commentId w16cid:paraId="4468EF83" w16cid:durableId="252796F3"/>
  <w16cid:commentId w16cid:paraId="17FC3D80" w16cid:durableId="25141F5C"/>
  <w16cid:commentId w16cid:paraId="629651A7" w16cid:durableId="252796F5"/>
  <w16cid:commentId w16cid:paraId="311FB54F" w16cid:durableId="2513FC79"/>
  <w16cid:commentId w16cid:paraId="1D96C1C8" w16cid:durableId="25279B64"/>
  <w16cid:commentId w16cid:paraId="11055237" w16cid:durableId="252796F7"/>
  <w16cid:commentId w16cid:paraId="4F2B92E9" w16cid:durableId="25142119"/>
  <w16cid:commentId w16cid:paraId="52F1975C" w16cid:durableId="2527C2BC"/>
  <w16cid:commentId w16cid:paraId="0427DC2A" w16cid:durableId="251421BB"/>
  <w16cid:commentId w16cid:paraId="7621A772" w16cid:durableId="2527CEF1"/>
  <w16cid:commentId w16cid:paraId="6ACF012F" w16cid:durableId="25141DBA"/>
  <w16cid:commentId w16cid:paraId="31519E35" w16cid:durableId="252796FC"/>
  <w16cid:commentId w16cid:paraId="1F1450D3" w16cid:durableId="251421FC"/>
  <w16cid:commentId w16cid:paraId="32514CB2" w16cid:durableId="252796FE"/>
  <w16cid:commentId w16cid:paraId="299F7257" w16cid:durableId="25141E96"/>
  <w16cid:commentId w16cid:paraId="33F6A7F8" w16cid:durableId="252797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2E8D8" w14:textId="77777777" w:rsidR="00175C4C" w:rsidRDefault="00175C4C" w:rsidP="00456F98">
      <w:pPr>
        <w:spacing w:after="0" w:line="240" w:lineRule="auto"/>
      </w:pPr>
      <w:r>
        <w:separator/>
      </w:r>
    </w:p>
  </w:endnote>
  <w:endnote w:type="continuationSeparator" w:id="0">
    <w:p w14:paraId="3EF011AF" w14:textId="77777777" w:rsidR="00175C4C" w:rsidRDefault="00175C4C"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70CD5" w14:textId="77777777" w:rsidR="00175C4C" w:rsidRDefault="00175C4C" w:rsidP="00456F98">
      <w:pPr>
        <w:spacing w:after="0" w:line="240" w:lineRule="auto"/>
      </w:pPr>
      <w:r>
        <w:separator/>
      </w:r>
    </w:p>
  </w:footnote>
  <w:footnote w:type="continuationSeparator" w:id="0">
    <w:p w14:paraId="0C2A0019" w14:textId="77777777" w:rsidR="00175C4C" w:rsidRDefault="00175C4C"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1E17A969" w:rsidR="00300B55" w:rsidRDefault="00300B55">
        <w:pPr>
          <w:pStyle w:val="Header"/>
          <w:jc w:val="right"/>
        </w:pPr>
        <w:r>
          <w:fldChar w:fldCharType="begin"/>
        </w:r>
        <w:r>
          <w:instrText xml:space="preserve"> PAGE   \* MERGEFORMAT </w:instrText>
        </w:r>
        <w:r>
          <w:fldChar w:fldCharType="separate"/>
        </w:r>
        <w:r w:rsidR="0088378E">
          <w:rPr>
            <w:noProof/>
          </w:rPr>
          <w:t>21</w:t>
        </w:r>
        <w:r>
          <w:rPr>
            <w:noProof/>
          </w:rPr>
          <w:fldChar w:fldCharType="end"/>
        </w:r>
      </w:p>
    </w:sdtContent>
  </w:sdt>
  <w:p w14:paraId="24E804C9" w14:textId="77777777" w:rsidR="00300B55" w:rsidRDefault="00300B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750D9"/>
    <w:rsid w:val="0008730A"/>
    <w:rsid w:val="00090E77"/>
    <w:rsid w:val="00093E4F"/>
    <w:rsid w:val="000B05D9"/>
    <w:rsid w:val="000B28E7"/>
    <w:rsid w:val="000C78DC"/>
    <w:rsid w:val="000D3B8E"/>
    <w:rsid w:val="000E6218"/>
    <w:rsid w:val="000F0957"/>
    <w:rsid w:val="000F1D8E"/>
    <w:rsid w:val="000F4034"/>
    <w:rsid w:val="000F42D1"/>
    <w:rsid w:val="001003B7"/>
    <w:rsid w:val="00112437"/>
    <w:rsid w:val="00114236"/>
    <w:rsid w:val="0012108C"/>
    <w:rsid w:val="0012248C"/>
    <w:rsid w:val="001235B5"/>
    <w:rsid w:val="001246C0"/>
    <w:rsid w:val="00125401"/>
    <w:rsid w:val="001259AE"/>
    <w:rsid w:val="0013714C"/>
    <w:rsid w:val="00175A04"/>
    <w:rsid w:val="00175C4C"/>
    <w:rsid w:val="001A7B87"/>
    <w:rsid w:val="001C7722"/>
    <w:rsid w:val="001D7239"/>
    <w:rsid w:val="001E5BCD"/>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A508B"/>
    <w:rsid w:val="002B4589"/>
    <w:rsid w:val="002C3E6A"/>
    <w:rsid w:val="002D4EFE"/>
    <w:rsid w:val="002E0A76"/>
    <w:rsid w:val="002E264D"/>
    <w:rsid w:val="002F4AD9"/>
    <w:rsid w:val="002F78A7"/>
    <w:rsid w:val="00300B55"/>
    <w:rsid w:val="00317001"/>
    <w:rsid w:val="00325FBD"/>
    <w:rsid w:val="00327E20"/>
    <w:rsid w:val="00331DC3"/>
    <w:rsid w:val="003324D6"/>
    <w:rsid w:val="00335F62"/>
    <w:rsid w:val="00354B61"/>
    <w:rsid w:val="00366502"/>
    <w:rsid w:val="00370347"/>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20120"/>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58F6"/>
    <w:rsid w:val="005F0DD6"/>
    <w:rsid w:val="005F7BA1"/>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96FD2"/>
    <w:rsid w:val="007B44DB"/>
    <w:rsid w:val="007C0555"/>
    <w:rsid w:val="007C7C9F"/>
    <w:rsid w:val="007D02BF"/>
    <w:rsid w:val="007D1805"/>
    <w:rsid w:val="007D7089"/>
    <w:rsid w:val="007E0EE7"/>
    <w:rsid w:val="007F1D7D"/>
    <w:rsid w:val="007F2611"/>
    <w:rsid w:val="00805CAC"/>
    <w:rsid w:val="00805D7C"/>
    <w:rsid w:val="00816BCE"/>
    <w:rsid w:val="00822998"/>
    <w:rsid w:val="00826197"/>
    <w:rsid w:val="00830E48"/>
    <w:rsid w:val="00836359"/>
    <w:rsid w:val="008466D6"/>
    <w:rsid w:val="00856C53"/>
    <w:rsid w:val="00857D9E"/>
    <w:rsid w:val="0088378E"/>
    <w:rsid w:val="00884919"/>
    <w:rsid w:val="00885949"/>
    <w:rsid w:val="0088779F"/>
    <w:rsid w:val="00891D0F"/>
    <w:rsid w:val="00893F07"/>
    <w:rsid w:val="008A1DE0"/>
    <w:rsid w:val="008C09F2"/>
    <w:rsid w:val="008C2BAD"/>
    <w:rsid w:val="008E51ED"/>
    <w:rsid w:val="008E76CA"/>
    <w:rsid w:val="008F7A6D"/>
    <w:rsid w:val="009046B8"/>
    <w:rsid w:val="009211D0"/>
    <w:rsid w:val="009640B7"/>
    <w:rsid w:val="00972380"/>
    <w:rsid w:val="00984F48"/>
    <w:rsid w:val="00994D99"/>
    <w:rsid w:val="009978D8"/>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1C5B"/>
    <w:rsid w:val="00A850E0"/>
    <w:rsid w:val="00A9582B"/>
    <w:rsid w:val="00A96B4E"/>
    <w:rsid w:val="00AA0A83"/>
    <w:rsid w:val="00AA5B54"/>
    <w:rsid w:val="00AC2E78"/>
    <w:rsid w:val="00AD212A"/>
    <w:rsid w:val="00AD5470"/>
    <w:rsid w:val="00AE4CF4"/>
    <w:rsid w:val="00B11037"/>
    <w:rsid w:val="00B1613D"/>
    <w:rsid w:val="00B1636D"/>
    <w:rsid w:val="00B2097E"/>
    <w:rsid w:val="00B210E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54D4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805C0"/>
    <w:rsid w:val="00E832E5"/>
    <w:rsid w:val="00E93459"/>
    <w:rsid w:val="00E96403"/>
    <w:rsid w:val="00EA556F"/>
    <w:rsid w:val="00EA7FAC"/>
    <w:rsid w:val="00EB4E3C"/>
    <w:rsid w:val="00ED04BD"/>
    <w:rsid w:val="00EE0F95"/>
    <w:rsid w:val="00EE7B0E"/>
    <w:rsid w:val="00F04C23"/>
    <w:rsid w:val="00F06CA9"/>
    <w:rsid w:val="00F07BAE"/>
    <w:rsid w:val="00F14243"/>
    <w:rsid w:val="00F37BD8"/>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30280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0468</Words>
  <Characters>59672</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0T20:33:00Z</dcterms:created>
  <dcterms:modified xsi:type="dcterms:W3CDTF">2021-10-3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